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3C1CF3F0" w:rsidR="00A62BED" w:rsidRPr="002B49EF" w:rsidRDefault="00A4573B" w:rsidP="005E0032">
      <w:pPr>
        <w:pStyle w:val="Title"/>
        <w:rPr>
          <w:rFonts w:ascii="Palatino Linotype" w:hAnsi="Palatino Linotype"/>
          <w:szCs w:val="30"/>
        </w:rPr>
      </w:pPr>
      <w:r w:rsidRPr="00A4573B">
        <w:rPr>
          <w:rFonts w:ascii="Palatino Linotype" w:hAnsi="Palatino Linotype"/>
          <w:szCs w:val="30"/>
        </w:rPr>
        <w:t>Development of Agroecological Methods to Increase Sustainable Agricultural Productivity</w:t>
      </w:r>
      <w:r w:rsidR="00083250" w:rsidRPr="00083250">
        <w:rPr>
          <w:rFonts w:ascii="Palatino Linotype" w:hAnsi="Palatino Linotype"/>
          <w:szCs w:val="30"/>
        </w:rPr>
        <w:t xml:space="preserve"> (Center, Bold, 14 p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1C0494B8" w14:textId="6BD1CC2D" w:rsidR="00A62BED" w:rsidRPr="004136EC" w:rsidRDefault="008E5AC1" w:rsidP="004136EC">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57B35482"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r w:rsidR="00320F48">
              <w:rPr>
                <w:rFonts w:ascii="Palatino Linotype" w:hAnsi="Palatino Linotype"/>
                <w:sz w:val="18"/>
                <w:lang w:val="id-ID"/>
              </w:rPr>
              <w:t>Westscience Press</w:t>
            </w:r>
            <w:r w:rsidR="001C25CF">
              <w:rPr>
                <w:rFonts w:ascii="Palatino Linotype" w:hAnsi="Palatino Linotype"/>
                <w:sz w:val="18"/>
              </w:rPr>
              <w:t xml:space="preserv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Kel.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6C440335"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320F48" w:rsidRPr="009435B6">
                <w:rPr>
                  <w:rStyle w:val="Hyperlink"/>
                  <w:rFonts w:ascii="Palatino Linotype" w:hAnsi="Palatino Linotype"/>
                  <w:sz w:val="18"/>
                </w:rPr>
                <w:t>yusuf.iskandar@</w:t>
              </w:r>
              <w:r w:rsidR="00320F48" w:rsidRPr="009435B6">
                <w:rPr>
                  <w:rStyle w:val="Hyperlink"/>
                  <w:rFonts w:ascii="Palatino Linotype" w:hAnsi="Palatino Linotype"/>
                  <w:sz w:val="18"/>
                  <w:lang w:val="id-ID"/>
                </w:rPr>
                <w:t>westscience-press</w:t>
              </w:r>
              <w:r w:rsidR="00320F48" w:rsidRPr="009435B6">
                <w:rPr>
                  <w:rStyle w:val="Hyperlink"/>
                  <w:rFonts w:ascii="Palatino Linotype" w:hAnsi="Palatino Linotype"/>
                  <w:sz w:val="18"/>
                </w:rPr>
                <w:t>.com</w:t>
              </w:r>
            </w:hyperlink>
          </w:p>
        </w:tc>
      </w:tr>
    </w:tbl>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2C524E5D"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w:t>
      </w:r>
      <w:r w:rsidR="00320F48">
        <w:rPr>
          <w:rFonts w:ascii="Palatino Linotype" w:hAnsi="Palatino Linotype"/>
          <w:lang w:val="id-ID"/>
        </w:rPr>
        <w:t>westscience-press</w:t>
      </w:r>
      <w:r w:rsidRPr="003A4C30">
        <w:rPr>
          <w:rFonts w:ascii="Palatino Linotype" w:hAnsi="Palatino Linotype"/>
        </w:rPr>
        <w:t>.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xml:space="preserve">. Follow the rules of </w:t>
      </w:r>
      <w:r w:rsidR="0006499C" w:rsidRPr="00AD02B2">
        <w:rPr>
          <w:rFonts w:ascii="Palatino Linotype" w:hAnsi="Palatino Linotype"/>
        </w:rPr>
        <w:t>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Default="002B49EF" w:rsidP="00FA0CB6">
      <w:pPr>
        <w:pStyle w:val="ListParagraph"/>
        <w:spacing w:after="0"/>
        <w:ind w:left="357" w:firstLine="357"/>
        <w:contextualSpacing w:val="0"/>
        <w:jc w:val="both"/>
        <w:rPr>
          <w:rFonts w:ascii="Palatino Linotype" w:hAnsi="Palatino Linotype"/>
          <w:sz w:val="21"/>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62C2477F" w14:textId="77777777" w:rsidR="00495D65" w:rsidRPr="00AD02B2" w:rsidRDefault="00495D65" w:rsidP="00495D65">
      <w:pPr>
        <w:pStyle w:val="ListParagraph"/>
        <w:spacing w:after="0" w:line="240" w:lineRule="auto"/>
        <w:ind w:left="357" w:firstLine="357"/>
        <w:contextualSpacing w:val="0"/>
        <w:jc w:val="both"/>
        <w:rPr>
          <w:rFonts w:ascii="Palatino Linotype" w:hAnsi="Palatino Linotype"/>
          <w:sz w:val="20"/>
        </w:rPr>
      </w:pP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495D65">
      <w:pPr>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lastRenderedPageBreak/>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888C9B3"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Author thanks ...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6938175C"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320F48" w:rsidRPr="000A0B9A">
                <w:rPr>
                  <w:rStyle w:val="Hyperlink"/>
                  <w:rFonts w:ascii="Palatino Linotype" w:hAnsi="Palatino Linotype"/>
                  <w:sz w:val="18"/>
                  <w:szCs w:val="18"/>
                </w:rPr>
                <w:t>yusuf.iskandar@</w:t>
              </w:r>
              <w:r w:rsidR="00320F48" w:rsidRPr="000A0B9A">
                <w:rPr>
                  <w:rStyle w:val="Hyperlink"/>
                  <w:rFonts w:ascii="Palatino Linotype" w:hAnsi="Palatino Linotype"/>
                  <w:sz w:val="18"/>
                  <w:szCs w:val="18"/>
                  <w:lang w:val="id-ID"/>
                </w:rPr>
                <w:t>westscience-press</w:t>
              </w:r>
              <w:r w:rsidR="00320F48" w:rsidRPr="000A0B9A">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4470A0CE"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00320F48" w:rsidRPr="000A0B9A">
                <w:rPr>
                  <w:rStyle w:val="Hyperlink"/>
                  <w:rFonts w:ascii="Palatino Linotype" w:hAnsi="Palatino Linotype"/>
                  <w:sz w:val="18"/>
                  <w:szCs w:val="18"/>
                </w:rPr>
                <w:t>heliani@westscience-press.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6F049F7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20F48" w:rsidRPr="000A0B9A">
                <w:rPr>
                  <w:rStyle w:val="Hyperlink"/>
                  <w:rFonts w:ascii="Palatino Linotype" w:hAnsi="Palatino Linotype"/>
                  <w:sz w:val="18"/>
                  <w:szCs w:val="18"/>
                </w:rPr>
                <w:t>ujang.badru@westscience-press.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320F48">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27925" w14:textId="77777777" w:rsidR="00825A6B" w:rsidRDefault="00825A6B">
      <w:r>
        <w:separator/>
      </w:r>
    </w:p>
  </w:endnote>
  <w:endnote w:type="continuationSeparator" w:id="0">
    <w:p w14:paraId="09E07B4C" w14:textId="77777777" w:rsidR="00825A6B" w:rsidRDefault="00825A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AA513BF" w:rsidR="0030171C" w:rsidRPr="00FA0CB6" w:rsidRDefault="00495D65" w:rsidP="00495D65">
    <w:pPr>
      <w:pBdr>
        <w:top w:val="single" w:sz="4" w:space="1" w:color="000000"/>
        <w:left w:val="nil"/>
        <w:bottom w:val="nil"/>
        <w:right w:val="nil"/>
        <w:between w:val="nil"/>
      </w:pBdr>
      <w:tabs>
        <w:tab w:val="center" w:pos="4320"/>
        <w:tab w:val="right" w:pos="8640"/>
      </w:tabs>
      <w:spacing w:before="240"/>
      <w:jc w:val="right"/>
      <w:rPr>
        <w:rFonts w:ascii="Palatino Linotype" w:hAnsi="Palatino Linotype"/>
        <w:color w:val="000000"/>
      </w:rPr>
    </w:pPr>
    <w:r w:rsidRPr="00FA0CB6">
      <w:rPr>
        <w:rFonts w:ascii="Palatino Linotype" w:hAnsi="Palatino Linotype"/>
        <w:color w:val="000000"/>
      </w:rPr>
      <w:t>Vol. xx, No. xx, Publish date: pp. 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419E25D9" w:rsidR="00A62BED" w:rsidRPr="00757E70" w:rsidRDefault="00320F48">
    <w:pPr>
      <w:pBdr>
        <w:top w:val="single" w:sz="4" w:space="1" w:color="000000"/>
        <w:left w:val="nil"/>
        <w:bottom w:val="nil"/>
        <w:right w:val="nil"/>
        <w:between w:val="nil"/>
      </w:pBdr>
      <w:tabs>
        <w:tab w:val="center" w:pos="4320"/>
        <w:tab w:val="right" w:pos="8640"/>
      </w:tabs>
      <w:spacing w:before="240"/>
      <w:rPr>
        <w:rFonts w:ascii="Palatino Linotype" w:hAnsi="Palatino Linotype"/>
        <w:i/>
        <w:color w:val="000000"/>
      </w:rPr>
    </w:pPr>
    <w:r w:rsidRPr="00FA0CB6">
      <w:rPr>
        <w:rFonts w:ascii="Palatino Linotype" w:hAnsi="Palatino Linotype"/>
        <w:b/>
        <w:i/>
        <w:color w:val="000000"/>
      </w:rPr>
      <w:t>Journal homepage</w:t>
    </w:r>
    <w:r w:rsidRPr="00FA0CB6">
      <w:rPr>
        <w:rFonts w:ascii="Palatino Linotype" w:hAnsi="Palatino Linotype"/>
        <w:i/>
        <w:color w:val="000000"/>
      </w:rPr>
      <w:t>: https://wsj.westscience-press.com/index.php/ws</w:t>
    </w:r>
    <w:r w:rsidR="003D4A76">
      <w:rPr>
        <w:rFonts w:ascii="Palatino Linotype" w:hAnsi="Palatino Linotype"/>
        <w:i/>
        <w:color w:val="000000"/>
      </w:rPr>
      <w:t>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FA0CB6" w:rsidRDefault="0030171C" w:rsidP="0030171C">
    <w:pPr>
      <w:pBdr>
        <w:top w:val="single" w:sz="4" w:space="1" w:color="000000"/>
        <w:left w:val="nil"/>
        <w:bottom w:val="nil"/>
        <w:right w:val="nil"/>
        <w:between w:val="nil"/>
      </w:pBdr>
      <w:tabs>
        <w:tab w:val="center" w:pos="4320"/>
        <w:tab w:val="right" w:pos="8640"/>
      </w:tabs>
      <w:spacing w:before="240"/>
      <w:jc w:val="right"/>
      <w:rPr>
        <w:rFonts w:ascii="Palatino Linotype" w:hAnsi="Palatino Linotype"/>
        <w:color w:val="000000"/>
      </w:rPr>
    </w:pPr>
    <w:r w:rsidRPr="00FA0CB6">
      <w:rPr>
        <w:rFonts w:ascii="Palatino Linotype" w:hAnsi="Palatino Linotype"/>
        <w:color w:val="000000"/>
      </w:rPr>
      <w:t>Vol. xx, No. xx, 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4A14C" w14:textId="77777777" w:rsidR="00825A6B" w:rsidRDefault="00825A6B">
      <w:r>
        <w:separator/>
      </w:r>
    </w:p>
  </w:footnote>
  <w:footnote w:type="continuationSeparator" w:id="0">
    <w:p w14:paraId="0E6CEF8D" w14:textId="77777777" w:rsidR="00825A6B" w:rsidRDefault="00825A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369ACDB1" w:rsidR="00A62BED" w:rsidRPr="00240E1B" w:rsidRDefault="004136EC"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136EC">
      <w:rPr>
        <w:rFonts w:ascii="Palatino Linotype" w:hAnsi="Palatino Linotype"/>
        <w:b/>
        <w:color w:val="000000"/>
        <w:sz w:val="18"/>
      </w:rPr>
      <w:t>The ES Journal of Social Science and Humanities</w:t>
    </w:r>
    <w:r w:rsidR="005E0032">
      <w:rPr>
        <w:rFonts w:ascii="Palatino Linotype" w:hAnsi="Palatino Linotype"/>
        <w:b/>
        <w:color w:val="000000"/>
        <w:sz w:val="18"/>
      </w:rPr>
      <w:t xml:space="preserve"> (</w:t>
    </w:r>
    <w:r>
      <w:rPr>
        <w:rFonts w:ascii="Palatino Linotype" w:hAnsi="Palatino Linotype"/>
        <w:b/>
        <w:color w:val="000000"/>
        <w:sz w:val="18"/>
      </w:rPr>
      <w:t>ESSSH</w:t>
    </w:r>
    <w:r w:rsidR="005E0032">
      <w:rPr>
        <w:rFonts w:ascii="Palatino Linotype" w:hAnsi="Palatino Linotype"/>
        <w:b/>
        <w:color w:val="000000"/>
        <w:sz w:val="18"/>
      </w:rPr>
      <w: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04081C2D" w:rsidR="00EE7E34"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 xml:space="preserve">West Science </w:t>
    </w:r>
    <w:r w:rsidR="00757E70">
      <w:rPr>
        <w:rFonts w:ascii="Palatino Linotype" w:hAnsi="Palatino Linotype"/>
        <w:b/>
        <w:color w:val="000000"/>
        <w:sz w:val="18"/>
      </w:rPr>
      <w:t>Islamic Studies</w:t>
    </w:r>
    <w:r w:rsidR="00AD02B2">
      <w:rPr>
        <w:color w:val="000000"/>
      </w:rPr>
      <w:tab/>
    </w:r>
    <w:r>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2</w:t>
    </w:r>
    <w:r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07747DCB" w:rsidR="00A62BED" w:rsidRPr="00757E70" w:rsidRDefault="00083250">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083250">
      <w:rPr>
        <w:rFonts w:ascii="Palatino Linotype" w:hAnsi="Palatino Linotype"/>
        <w:b/>
        <w:color w:val="000000"/>
        <w:sz w:val="18"/>
        <w:lang w:val="id-ID"/>
      </w:rPr>
      <w:t xml:space="preserve">West Science </w:t>
    </w:r>
    <w:proofErr w:type="spellStart"/>
    <w:r w:rsidR="003D4A76">
      <w:rPr>
        <w:rFonts w:ascii="Palatino Linotype" w:hAnsi="Palatino Linotype"/>
        <w:b/>
        <w:color w:val="000000"/>
        <w:sz w:val="18"/>
      </w:rPr>
      <w:t>Agro</w:t>
    </w:r>
    <w:proofErr w:type="spellEnd"/>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1975B55B" w:rsidR="0030171C"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 xml:space="preserve">West Science </w:t>
    </w:r>
    <w:proofErr w:type="spellStart"/>
    <w:r w:rsidR="003D4A76">
      <w:rPr>
        <w:rFonts w:ascii="Palatino Linotype" w:hAnsi="Palatino Linotype"/>
        <w:b/>
        <w:color w:val="000000"/>
        <w:sz w:val="18"/>
      </w:rPr>
      <w:t>Agro</w:t>
    </w:r>
    <w:proofErr w:type="spellEnd"/>
    <w:r>
      <w:rPr>
        <w:rFonts w:ascii="Palatino Linotype" w:hAnsi="Palatino Linotype"/>
        <w:b/>
        <w:color w:val="000000"/>
        <w:sz w:val="18"/>
        <w:lang w:val="id-ID"/>
      </w:rPr>
      <w:t xml:space="preserve"> </w:t>
    </w:r>
    <w:r>
      <w:rPr>
        <w:rFonts w:ascii="Palatino Linotype" w:hAnsi="Palatino Linotype"/>
        <w:b/>
        <w:color w:val="000000"/>
        <w:sz w:val="18"/>
        <w:lang w:val="id-ID"/>
      </w:rPr>
      <w:tab/>
      <w:t xml:space="preserve"> </w:t>
    </w:r>
    <w:r w:rsidR="0030171C">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5</w:t>
    </w:r>
    <w:r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oel="http://schemas.microsoft.com/office/2019/extlst"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DY0MjQ3MzAwNzdW0lEKTi0uzszPAykwqQUA/vrHfiwAAAA="/>
  </w:docVars>
  <w:rsids>
    <w:rsidRoot w:val="00A62BED"/>
    <w:rsid w:val="0002247F"/>
    <w:rsid w:val="0006499C"/>
    <w:rsid w:val="00083250"/>
    <w:rsid w:val="00144E36"/>
    <w:rsid w:val="001455E4"/>
    <w:rsid w:val="001B62B9"/>
    <w:rsid w:val="001C25CF"/>
    <w:rsid w:val="001E6CE3"/>
    <w:rsid w:val="00240E1B"/>
    <w:rsid w:val="00267B18"/>
    <w:rsid w:val="00292F29"/>
    <w:rsid w:val="002A6EE8"/>
    <w:rsid w:val="002B49EF"/>
    <w:rsid w:val="002E223D"/>
    <w:rsid w:val="0030171C"/>
    <w:rsid w:val="0030302C"/>
    <w:rsid w:val="00320F48"/>
    <w:rsid w:val="0034671D"/>
    <w:rsid w:val="003A4C30"/>
    <w:rsid w:val="003B6860"/>
    <w:rsid w:val="003C0021"/>
    <w:rsid w:val="003D4A76"/>
    <w:rsid w:val="004136EC"/>
    <w:rsid w:val="00495D65"/>
    <w:rsid w:val="004D742D"/>
    <w:rsid w:val="00514F6D"/>
    <w:rsid w:val="00515579"/>
    <w:rsid w:val="00550A57"/>
    <w:rsid w:val="005E0032"/>
    <w:rsid w:val="005E7C01"/>
    <w:rsid w:val="00680EBF"/>
    <w:rsid w:val="006B0F4B"/>
    <w:rsid w:val="00706B40"/>
    <w:rsid w:val="00725EE0"/>
    <w:rsid w:val="00757E70"/>
    <w:rsid w:val="007A47A1"/>
    <w:rsid w:val="007B3CA0"/>
    <w:rsid w:val="00825A6B"/>
    <w:rsid w:val="008878CE"/>
    <w:rsid w:val="008B6334"/>
    <w:rsid w:val="008E5AC1"/>
    <w:rsid w:val="0090147F"/>
    <w:rsid w:val="00996106"/>
    <w:rsid w:val="009C6FBC"/>
    <w:rsid w:val="009E14F9"/>
    <w:rsid w:val="00A4573B"/>
    <w:rsid w:val="00A52998"/>
    <w:rsid w:val="00A62BED"/>
    <w:rsid w:val="00AA0124"/>
    <w:rsid w:val="00AC6566"/>
    <w:rsid w:val="00AD02B2"/>
    <w:rsid w:val="00AF08B2"/>
    <w:rsid w:val="00B87EAA"/>
    <w:rsid w:val="00BA1AA9"/>
    <w:rsid w:val="00C10D0D"/>
    <w:rsid w:val="00CF4B2C"/>
    <w:rsid w:val="00D800CD"/>
    <w:rsid w:val="00DC6BF6"/>
    <w:rsid w:val="00EE7E34"/>
    <w:rsid w:val="00F65209"/>
    <w:rsid w:val="00FA0CB6"/>
    <w:rsid w:val="00FB7D34"/>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UnresolvedMention">
    <w:name w:val="Unresolved Mention"/>
    <w:basedOn w:val="DefaultParagraphFont"/>
    <w:uiPriority w:val="99"/>
    <w:rsid w:val="00320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westscience-press.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westscience-press.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westscience-press.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westscience-press.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560</Words>
  <Characters>1459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Yana Priyana</cp:lastModifiedBy>
  <cp:revision>2</cp:revision>
  <dcterms:created xsi:type="dcterms:W3CDTF">2023-11-02T08:02:00Z</dcterms:created>
  <dcterms:modified xsi:type="dcterms:W3CDTF">2023-11-02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0f510fa076debc40af9ee0dd6a96d8557a5696b03e7f38a628d226763cb5e8</vt:lpwstr>
  </property>
</Properties>
</file>